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The study is centered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neighborhood,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proofErr w:type="spellStart"/>
      <w:r w:rsidRPr="00B44FA7">
        <w:rPr>
          <w:i/>
        </w:rPr>
        <w:t>Kesahn</w:t>
      </w:r>
      <w:proofErr w:type="spellEnd"/>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37EF4129" w14:textId="6B29B848" w:rsidR="0073084E" w:rsidRPr="0073084E" w:rsidRDefault="0073084E" w:rsidP="0073084E">
      <w:pPr>
        <w:jc w:val="both"/>
        <w:rPr>
          <w:i/>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logging and tracking </w:t>
      </w:r>
      <w:r>
        <w:rPr>
          <w:color w:val="000000" w:themeColor="text1"/>
          <w:shd w:val="clear" w:color="auto" w:fill="FFFFFF"/>
        </w:rPr>
        <w:t>behavioral data, including nutrition, of over 14,000 participants since their birth in 1992. The research was set up to provide a unique multi-generational cohort and represents the potential scale that is sometimes needed for epidemiological studies.</w:t>
      </w:r>
      <w:r w:rsidR="00176E40">
        <w:rPr>
          <w:color w:val="000000" w:themeColor="text1"/>
          <w:shd w:val="clear" w:color="auto" w:fill="FFFFFF"/>
        </w:rPr>
        <w:t xml:space="preserve"> The study has been ongoing for over 26 years and is now a study </w:t>
      </w:r>
      <w:r w:rsidR="003A207A">
        <w:rPr>
          <w:color w:val="000000" w:themeColor="text1"/>
          <w:shd w:val="clear" w:color="auto" w:fill="FFFFFF"/>
        </w:rPr>
        <w:t xml:space="preserve">ranging over three generations. </w:t>
      </w:r>
      <w:bookmarkStart w:id="1" w:name="_GoBack"/>
      <w:bookmarkEnd w:id="1"/>
    </w:p>
    <w:p w14:paraId="6849D106" w14:textId="77777777" w:rsidR="0073084E" w:rsidRPr="009A102B" w:rsidRDefault="0073084E" w:rsidP="003C242F"/>
    <w:p w14:paraId="75D63236" w14:textId="77777777" w:rsidR="003C242F" w:rsidRPr="003C242F" w:rsidRDefault="003C242F" w:rsidP="003C242F"/>
    <w:p w14:paraId="35512E0A" w14:textId="77777777" w:rsidR="006A303E" w:rsidRPr="008444BB" w:rsidRDefault="006A303E" w:rsidP="006A303E"/>
    <w:sectPr w:rsidR="006A303E" w:rsidRPr="008444BB"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1813D5" w14:textId="77777777" w:rsidR="00203F01" w:rsidRDefault="00203F01" w:rsidP="003C242F">
      <w:r>
        <w:separator/>
      </w:r>
    </w:p>
  </w:endnote>
  <w:endnote w:type="continuationSeparator" w:id="0">
    <w:p w14:paraId="76845AFE" w14:textId="77777777" w:rsidR="00203F01" w:rsidRDefault="00203F01" w:rsidP="003C242F">
      <w:r>
        <w:continuationSeparator/>
      </w:r>
    </w:p>
  </w:endnote>
  <w:endnote w:id="1">
    <w:p w14:paraId="50786000" w14:textId="17B33DF1" w:rsidR="00B96B00" w:rsidRPr="00B96B00" w:rsidRDefault="00B96B00">
      <w:pPr>
        <w:pStyle w:val="EndnoteText"/>
      </w:pPr>
      <w:r>
        <w:rPr>
          <w:rStyle w:val="EndnoteReference"/>
        </w:rPr>
        <w:endnoteRef/>
      </w:r>
      <w:r>
        <w:t xml:space="preserve"> </w:t>
      </w:r>
      <w:r>
        <w:fldChar w:fldCharType="begin" w:fldLock="1"/>
      </w:r>
      <w:r w:rsidR="00433F8B">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p>
  </w:endnote>
  <w:endnote w:id="2">
    <w:p w14:paraId="09135441" w14:textId="4BF27814" w:rsidR="00433F8B" w:rsidRPr="00433F8B" w:rsidRDefault="00433F8B">
      <w:pPr>
        <w:pStyle w:val="EndnoteText"/>
        <w:rPr>
          <w:lang w:val="de-DE"/>
        </w:rPr>
      </w:pPr>
      <w:r>
        <w:rPr>
          <w:rStyle w:val="EndnoteReference"/>
        </w:rPr>
        <w:endnoteRef/>
      </w:r>
      <w:r>
        <w:t xml:space="preserve"> </w:t>
      </w:r>
      <w:r>
        <w:fldChar w:fldCharType="begin" w:fldLock="1"/>
      </w:r>
      <w:r w:rsidR="0073084E">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F5507D2" w:rsidR="00176E40" w:rsidRPr="00176E40" w:rsidRDefault="00176E40">
      <w:pPr>
        <w:pStyle w:val="EndnoteText"/>
        <w:rPr>
          <w:lang w:val="de-DE"/>
        </w:rPr>
      </w:pPr>
      <w:r>
        <w:rPr>
          <w:rStyle w:val="EndnoteReference"/>
        </w:rPr>
        <w:endnoteRef/>
      </w:r>
      <w:r>
        <w:t xml:space="preserve"> </w:t>
      </w:r>
      <w:r>
        <w:fldChar w:fldCharType="begin" w:fldLock="1"/>
      </w:r>
      <w:r>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765792" w14:textId="77777777" w:rsidR="00203F01" w:rsidRDefault="00203F01" w:rsidP="003C242F">
      <w:r>
        <w:separator/>
      </w:r>
    </w:p>
  </w:footnote>
  <w:footnote w:type="continuationSeparator" w:id="0">
    <w:p w14:paraId="3AB5A89A" w14:textId="77777777" w:rsidR="00203F01" w:rsidRDefault="00203F01"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C815342"/>
    <w:multiLevelType w:val="multilevel"/>
    <w:tmpl w:val="9E743F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0"/>
  </w:num>
  <w:num w:numId="4">
    <w:abstractNumId w:val="6"/>
  </w:num>
  <w:num w:numId="5">
    <w:abstractNumId w:val="7"/>
  </w:num>
  <w:num w:numId="6">
    <w:abstractNumId w:val="9"/>
  </w:num>
  <w:num w:numId="7">
    <w:abstractNumId w:val="1"/>
  </w:num>
  <w:num w:numId="8">
    <w:abstractNumId w:val="3"/>
  </w:num>
  <w:num w:numId="9">
    <w:abstractNumId w:val="8"/>
  </w:num>
  <w:num w:numId="10">
    <w:abstractNumId w:val="5"/>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47A2C"/>
    <w:rsid w:val="0017257B"/>
    <w:rsid w:val="00176E40"/>
    <w:rsid w:val="00203F01"/>
    <w:rsid w:val="003A207A"/>
    <w:rsid w:val="003C242F"/>
    <w:rsid w:val="00411942"/>
    <w:rsid w:val="004150AC"/>
    <w:rsid w:val="00433F8B"/>
    <w:rsid w:val="00455C58"/>
    <w:rsid w:val="005A46E8"/>
    <w:rsid w:val="00632357"/>
    <w:rsid w:val="00676736"/>
    <w:rsid w:val="006A303E"/>
    <w:rsid w:val="006E7093"/>
    <w:rsid w:val="0073084E"/>
    <w:rsid w:val="008444BB"/>
    <w:rsid w:val="0087093D"/>
    <w:rsid w:val="00906FC6"/>
    <w:rsid w:val="00B33BA1"/>
    <w:rsid w:val="00B459BF"/>
    <w:rsid w:val="00B96B00"/>
    <w:rsid w:val="00EC546E"/>
    <w:rsid w:val="00F16BA2"/>
    <w:rsid w:val="00F433C4"/>
    <w:rsid w:val="00FE1A63"/>
    <w:rsid w:val="00FE650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semiHidden/>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semiHidden/>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B65377-84BA-7D41-99D8-65535645F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4</Pages>
  <Words>1024</Words>
  <Characters>5838</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12</cp:revision>
  <dcterms:created xsi:type="dcterms:W3CDTF">2019-08-01T09:54:00Z</dcterms:created>
  <dcterms:modified xsi:type="dcterms:W3CDTF">2019-08-01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